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Default="00094521" w:rsidP="006A75C2">
      <w:pPr>
        <w:rPr>
          <w:b/>
          <w:bCs/>
          <w:sz w:val="24"/>
          <w:szCs w:val="24"/>
        </w:rPr>
      </w:pPr>
      <w:r w:rsidRPr="006A75C2">
        <w:rPr>
          <w:b/>
          <w:bCs/>
          <w:sz w:val="24"/>
          <w:szCs w:val="24"/>
        </w:rPr>
        <w:t>How are participatory E</w:t>
      </w:r>
      <w:r w:rsidR="006A75C2" w:rsidRPr="006A75C2">
        <w:rPr>
          <w:b/>
          <w:bCs/>
          <w:sz w:val="24"/>
          <w:szCs w:val="24"/>
        </w:rPr>
        <w:t>ducation for Sustainability (ESD)</w:t>
      </w:r>
      <w:r w:rsidRPr="006A75C2">
        <w:rPr>
          <w:b/>
          <w:bCs/>
          <w:sz w:val="24"/>
          <w:szCs w:val="24"/>
        </w:rPr>
        <w:t xml:space="preserve"> projects influencing </w:t>
      </w:r>
      <w:r w:rsidR="006A75C2" w:rsidRPr="006A75C2">
        <w:rPr>
          <w:b/>
          <w:bCs/>
          <w:sz w:val="24"/>
          <w:szCs w:val="24"/>
        </w:rPr>
        <w:t>sustainability competences of high school students?</w:t>
      </w:r>
    </w:p>
    <w:p w14:paraId="15E5ABB3" w14:textId="17D89855" w:rsidR="003C30EF" w:rsidRPr="005B1534" w:rsidRDefault="003C30EF" w:rsidP="005B1534">
      <w:pPr>
        <w:pStyle w:val="Heading1"/>
      </w:pPr>
      <w:r w:rsidRPr="008B7A90">
        <w:t>Introduction</w:t>
      </w:r>
    </w:p>
    <w:p w14:paraId="37FB4DE0" w14:textId="02830402" w:rsidR="007267DA" w:rsidRDefault="0047739D" w:rsidP="00A0631C">
      <w:r w:rsidRPr="008B7A90">
        <w:t>Globally, we as humankind are facing many ecological and social cris</w:t>
      </w:r>
      <w:r>
        <w:t>e</w:t>
      </w:r>
      <w:r w:rsidRPr="008B7A90">
        <w:t xml:space="preserve">s at the same time. </w:t>
      </w:r>
      <w:r w:rsidR="005E0B33" w:rsidRPr="005E0B33">
        <w:rPr>
          <w:rFonts w:hAnsiTheme="minorHAnsi" w:cstheme="minorHAnsi"/>
          <w:color w:val="0D0D0D"/>
          <w:shd w:val="clear" w:color="auto" w:fill="FFFFFF"/>
        </w:rPr>
        <w:t xml:space="preserve">Despite extensive and continual efforts aimed at transitioning towards a more sustainable society, environmental </w:t>
      </w:r>
      <w:r w:rsidR="005E0B33">
        <w:rPr>
          <w:rFonts w:hAnsiTheme="minorHAnsi" w:cstheme="minorHAnsi"/>
          <w:color w:val="0D0D0D"/>
          <w:shd w:val="clear" w:color="auto" w:fill="FFFFFF"/>
        </w:rPr>
        <w:t xml:space="preserve">and social </w:t>
      </w:r>
      <w:r w:rsidR="005E0B33" w:rsidRPr="005E0B33">
        <w:rPr>
          <w:rFonts w:hAnsiTheme="minorHAnsi" w:cstheme="minorHAnsi"/>
          <w:color w:val="0D0D0D"/>
          <w:shd w:val="clear" w:color="auto" w:fill="FFFFFF"/>
        </w:rPr>
        <w:t>challenges persist or have even exacerbated in various aspects</w:t>
      </w:r>
      <w:r w:rsidR="00D64735">
        <w:rPr>
          <w:rFonts w:hAnsiTheme="minorHAnsi" w:cstheme="minorHAnsi"/>
          <w:color w:val="0D0D0D"/>
          <w:shd w:val="clear" w:color="auto" w:fill="FFFFFF"/>
        </w:rPr>
        <w:t xml:space="preserve"> </w:t>
      </w:r>
      <w:r w:rsidR="00D64735">
        <w:rPr>
          <w:rFonts w:hAnsiTheme="minorHAnsi" w:cstheme="minorHAnsi"/>
          <w:color w:val="0D0D0D"/>
          <w:shd w:val="clear" w:color="auto" w:fill="FFFFFF"/>
        </w:rPr>
        <w:fldChar w:fldCharType="begin"/>
      </w:r>
      <w:r w:rsidR="00D64735">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Pr>
          <w:rFonts w:hAnsiTheme="minorHAnsi" w:cstheme="minorHAnsi"/>
          <w:color w:val="0D0D0D"/>
          <w:shd w:val="clear" w:color="auto" w:fill="FFFFFF"/>
        </w:rPr>
        <w:fldChar w:fldCharType="separate"/>
      </w:r>
      <w:r w:rsidR="00D64735" w:rsidRPr="00D64735">
        <w:rPr>
          <w:rFonts w:ascii="Calibri" w:hAnsi="Calibri" w:cs="Calibri"/>
        </w:rPr>
        <w:t>(IPCC, 2023)</w:t>
      </w:r>
      <w:r w:rsidR="00D64735">
        <w:rPr>
          <w:rFonts w:hAnsiTheme="minorHAnsi" w:cstheme="minorHAnsi"/>
          <w:color w:val="0D0D0D"/>
          <w:shd w:val="clear" w:color="auto" w:fill="FFFFFF"/>
        </w:rPr>
        <w:fldChar w:fldCharType="end"/>
      </w:r>
      <w:r w:rsidR="005E0B33" w:rsidRPr="005E0B33">
        <w:rPr>
          <w:rFonts w:hAnsiTheme="minorHAnsi" w:cstheme="minorHAnsi"/>
          <w:color w:val="0D0D0D"/>
          <w:shd w:val="clear" w:color="auto" w:fill="FFFFFF"/>
        </w:rPr>
        <w:t xml:space="preserve">. </w:t>
      </w:r>
      <w:r>
        <w:rPr>
          <w:rFonts w:hAnsiTheme="minorHAnsi" w:cstheme="minorHAnsi"/>
          <w:color w:val="0D0D0D"/>
          <w:shd w:val="clear" w:color="auto" w:fill="FFFFFF"/>
        </w:rPr>
        <w:t xml:space="preserve">Education for Sustainable Development (ESD) is seen as one key </w:t>
      </w:r>
      <w:r w:rsidR="00042D03">
        <w:rPr>
          <w:rFonts w:hAnsiTheme="minorHAnsi" w:cstheme="minorHAnsi"/>
          <w:color w:val="0D0D0D"/>
          <w:shd w:val="clear" w:color="auto" w:fill="FFFFFF"/>
        </w:rPr>
        <w:t xml:space="preserve">aspect </w:t>
      </w:r>
      <w:r>
        <w:rPr>
          <w:rFonts w:hAnsiTheme="minorHAnsi" w:cstheme="minorHAnsi"/>
          <w:color w:val="0D0D0D"/>
          <w:shd w:val="clear" w:color="auto" w:fill="FFFFFF"/>
        </w:rPr>
        <w:t xml:space="preserve">in </w:t>
      </w:r>
      <w:r w:rsidR="00042D03">
        <w:rPr>
          <w:rFonts w:hAnsiTheme="minorHAnsi" w:cstheme="minorHAnsi"/>
          <w:color w:val="0D0D0D"/>
          <w:shd w:val="clear" w:color="auto" w:fill="FFFFFF"/>
        </w:rPr>
        <w:t>transitioning towards</w:t>
      </w:r>
      <w:r>
        <w:rPr>
          <w:rFonts w:hAnsiTheme="minorHAnsi" w:cstheme="minorHAnsi"/>
          <w:color w:val="0D0D0D"/>
          <w:shd w:val="clear" w:color="auto" w:fill="FFFFFF"/>
        </w:rPr>
        <w:t xml:space="preserve"> a more sustainable and just society (REF?).</w:t>
      </w:r>
      <w:r w:rsidR="00497766">
        <w:rPr>
          <w:rFonts w:hAnsiTheme="minorHAnsi" w:cstheme="minorHAnsi"/>
          <w:color w:val="0D0D0D"/>
          <w:shd w:val="clear" w:color="auto" w:fill="FFFFFF"/>
        </w:rPr>
        <w:t xml:space="preserve"> </w:t>
      </w:r>
      <w:r w:rsidR="00075FDC">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Pr>
          <w:rFonts w:hAnsiTheme="minorHAnsi" w:cstheme="minorHAnsi"/>
          <w:color w:val="0D0D0D"/>
          <w:shd w:val="clear" w:color="auto" w:fill="FFFFFF"/>
        </w:rPr>
        <w:t xml:space="preserve">contribute to sustainable development through their competences of knowledge, skills, motivation, attitudes and values (REF Rieckmann &amp; Barth, 2022). </w:t>
      </w:r>
      <w:r w:rsidR="005E0B33" w:rsidRPr="005E0B33">
        <w:rPr>
          <w:rFonts w:hAnsiTheme="minorHAnsi" w:cstheme="minorHAnsi"/>
          <w:color w:val="0D0D0D"/>
          <w:shd w:val="clear" w:color="auto" w:fill="FFFFFF"/>
        </w:rPr>
        <w:t>Following the Brundtland Report and the Agenda 21 conference in Rio, numerous programs for Education for Sustainable Development (ESD) have been initiated</w:t>
      </w:r>
      <w:r w:rsidR="002B0FBD">
        <w:rPr>
          <w:rFonts w:hAnsiTheme="minorHAnsi" w:cstheme="minorHAnsi"/>
          <w:color w:val="0D0D0D"/>
          <w:shd w:val="clear" w:color="auto" w:fill="FFFFFF"/>
        </w:rPr>
        <w:t xml:space="preserve"> (REF?). </w:t>
      </w:r>
      <w:r w:rsidR="00BB51CC">
        <w:rPr>
          <w:rFonts w:hAnsiTheme="minorHAnsi" w:cstheme="minorHAnsi"/>
          <w:color w:val="0D0D0D"/>
          <w:shd w:val="clear" w:color="auto" w:fill="FFFFFF"/>
        </w:rPr>
        <w:t xml:space="preserve">However, the impact and effectiveness of ESD is often questioned </w:t>
      </w:r>
      <w:r w:rsidR="005444A9">
        <w:rPr>
          <w:rFonts w:hAnsiTheme="minorHAnsi" w:cstheme="minorHAnsi"/>
          <w:color w:val="0D0D0D"/>
          <w:shd w:val="clear" w:color="auto" w:fill="FFFFFF"/>
        </w:rPr>
        <w:fldChar w:fldCharType="begin"/>
      </w:r>
      <w:r w:rsidR="005444A9">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Pr>
          <w:rFonts w:hAnsiTheme="minorHAnsi" w:cstheme="minorHAnsi"/>
          <w:color w:val="0D0D0D"/>
          <w:shd w:val="clear" w:color="auto" w:fill="FFFFFF"/>
        </w:rPr>
        <w:fldChar w:fldCharType="separate"/>
      </w:r>
      <w:r w:rsidR="005444A9" w:rsidRPr="005444A9">
        <w:rPr>
          <w:rFonts w:ascii="Calibri" w:hAnsi="Calibri" w:cs="Calibri"/>
          <w:kern w:val="0"/>
        </w:rPr>
        <w:t>(Ssossé et al., 2021)</w:t>
      </w:r>
      <w:r w:rsidR="005444A9">
        <w:rPr>
          <w:rFonts w:hAnsiTheme="minorHAnsi" w:cstheme="minorHAnsi"/>
          <w:color w:val="0D0D0D"/>
          <w:shd w:val="clear" w:color="auto" w:fill="FFFFFF"/>
        </w:rPr>
        <w:fldChar w:fldCharType="end"/>
      </w:r>
      <w:r w:rsidR="005444A9">
        <w:rPr>
          <w:rFonts w:hAnsiTheme="minorHAnsi" w:cstheme="minorHAnsi"/>
          <w:color w:val="0D0D0D"/>
          <w:shd w:val="clear" w:color="auto" w:fill="FFFFFF"/>
        </w:rPr>
        <w:t xml:space="preserve">. </w:t>
      </w:r>
      <w:r w:rsidR="00276CA1">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Pr>
          <w:rFonts w:hAnsiTheme="minorHAnsi" w:cstheme="minorHAnsi"/>
          <w:color w:val="0D0D0D"/>
          <w:shd w:val="clear" w:color="auto" w:fill="FFFFFF"/>
        </w:rPr>
        <w:t xml:space="preserve">approaches of measuring and operationalising ESD research, namely shifting form an input to an outcome orientation </w:t>
      </w:r>
      <w:r w:rsidR="00D50E27">
        <w:rPr>
          <w:rFonts w:hAnsiTheme="minorHAnsi" w:cstheme="minorHAnsi"/>
          <w:color w:val="0D0D0D"/>
          <w:shd w:val="clear" w:color="auto" w:fill="FFFFFF"/>
        </w:rPr>
        <w:t>is</w:t>
      </w:r>
      <w:r w:rsidR="006E2EF7">
        <w:rPr>
          <w:rFonts w:hAnsiTheme="minorHAnsi" w:cstheme="minorHAnsi"/>
          <w:color w:val="0D0D0D"/>
          <w:shd w:val="clear" w:color="auto" w:fill="FFFFFF"/>
        </w:rPr>
        <w:t xml:space="preserve"> becoming more present</w:t>
      </w:r>
      <w:r w:rsidR="00EE2B10">
        <w:rPr>
          <w:rFonts w:hAnsiTheme="minorHAnsi" w:cstheme="minorHAnsi"/>
          <w:color w:val="0D0D0D"/>
          <w:shd w:val="clear" w:color="auto" w:fill="FFFFFF"/>
        </w:rPr>
        <w:t xml:space="preserve"> (Waltner et al)</w:t>
      </w:r>
      <w:r w:rsidR="006E2EF7">
        <w:rPr>
          <w:rFonts w:hAnsiTheme="minorHAnsi" w:cstheme="minorHAnsi"/>
          <w:color w:val="0D0D0D"/>
          <w:shd w:val="clear" w:color="auto" w:fill="FFFFFF"/>
        </w:rPr>
        <w:t>.</w:t>
      </w:r>
      <w:r w:rsidR="00932F80">
        <w:t xml:space="preserve"> </w:t>
      </w:r>
      <w:r w:rsidR="003C12D0">
        <w:t>Basing the u</w:t>
      </w:r>
      <w:r w:rsidR="005F2A0B">
        <w:t>nderstanding how education interventions can be designed</w:t>
      </w:r>
      <w:r w:rsidR="003C12D0">
        <w:t xml:space="preserve"> on empirical data,</w:t>
      </w:r>
      <w:r w:rsidR="005F2A0B">
        <w:t xml:space="preserve"> </w:t>
      </w:r>
      <w:r w:rsidR="004121A2">
        <w:t>to</w:t>
      </w:r>
      <w:r w:rsidR="005F2A0B">
        <w:t xml:space="preserve"> foster sustainability competences while considering the complex </w:t>
      </w:r>
      <w:r w:rsidR="004305EE">
        <w:t>modes of action</w:t>
      </w:r>
      <w:r w:rsidR="005F2A0B">
        <w:t xml:space="preserve">, is a key topic on the agenda of </w:t>
      </w:r>
      <w:r w:rsidR="00D50E27">
        <w:t xml:space="preserve">educational </w:t>
      </w:r>
      <w:r w:rsidR="005F2A0B">
        <w:t xml:space="preserve">decision makers all over the world. </w:t>
      </w:r>
      <w:r w:rsidR="005F2A0B">
        <w:t>We currently only have a limited understanding of how participative ESD interventions, as potential enablers towards a more sustainable and just society, are contributing to sustainability competences of students.</w:t>
      </w:r>
    </w:p>
    <w:p w14:paraId="2D42B5F4" w14:textId="3FA01164" w:rsidR="00F877CE" w:rsidRDefault="00192B72" w:rsidP="001C3F39">
      <w:r>
        <w:t>Measuring</w:t>
      </w:r>
      <w:r w:rsidR="007F3D36">
        <w:t xml:space="preserve"> sustainability competences </w:t>
      </w:r>
      <w:r>
        <w:t xml:space="preserve">of students and its attribution to ESD is complex. </w:t>
      </w:r>
      <w:r w:rsidR="0064138B">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fldChar w:fldCharType="begin"/>
      </w:r>
      <w:r w:rsidR="0064138B">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w:instrText>
      </w:r>
      <w:r w:rsidR="0064138B">
        <w:instrText>ü</w:instrText>
      </w:r>
      <w:r w:rsidR="0064138B">
        <w:instrText xml:space="preserve">r nachhaltige Entwicklung wirksam unterrichtet werden?","author":[{"family":"Riess","given":"Werner"}],"issued":{"date-parts":[["2021"]]}}}],"schema":"https://github.com/citation-style-language/schema/raw/master/csl-citation.json"} </w:instrText>
      </w:r>
      <w:r w:rsidR="0064138B">
        <w:fldChar w:fldCharType="separate"/>
      </w:r>
      <w:r w:rsidR="0064138B" w:rsidRPr="003F1389">
        <w:rPr>
          <w:rFonts w:ascii="Calibri" w:hAnsi="Calibri" w:cs="Calibri"/>
        </w:rPr>
        <w:t>(Riess, 2021)</w:t>
      </w:r>
      <w:r w:rsidR="0064138B">
        <w:fldChar w:fldCharType="end"/>
      </w:r>
      <w:r w:rsidR="0064138B">
        <w:t xml:space="preserve">. There is agreement on the broad tripartite classification of ESD goals in terms of achieving competencies in knowledge, attitudes, and behavioural dimensions </w:t>
      </w:r>
      <w:r w:rsidR="0064138B">
        <w:fldChar w:fldCharType="begin"/>
      </w:r>
      <w:r w:rsidR="0064138B">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w:instrText>
      </w:r>
      <w:r w:rsidR="0064138B">
        <w:instrText>–</w:instrText>
      </w:r>
      <w:r w:rsidR="0064138B">
        <w:instrText>8, n</w:instrText>
      </w:r>
      <w:r w:rsidR="0064138B">
        <w:instrText> </w:instrText>
      </w:r>
      <w:r w:rsidR="0064138B">
        <w:instrText>=</w:instrText>
      </w:r>
      <w:r w:rsidR="0064138B">
        <w:instrText> </w:instrText>
      </w:r>
      <w:r w:rsidR="0064138B">
        <w:instrText>1324, age 9</w:instrText>
      </w:r>
      <w:r w:rsidR="0064138B">
        <w:instrText>–</w:instrText>
      </w:r>
      <w:r w:rsidR="0064138B">
        <w:instrText>16) in the state of Baden-W</w:instrText>
      </w:r>
      <w:r w:rsidR="0064138B">
        <w:instrText>ü</w:instrText>
      </w:r>
      <w:r w:rsidR="0064138B">
        <w:instrText>rttemberg was analyzed to gain a clearer picture of the development of students</w:instrText>
      </w:r>
      <w:r w:rsidR="0064138B">
        <w:instrText>’</w:instrText>
      </w:r>
      <w:r w:rsidR="0064138B">
        <w:instrText xml:space="preserve">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w:instrText>
      </w:r>
      <w:r w:rsidR="0064138B">
        <w:instrText>’</w:instrText>
      </w:r>
      <w:r w:rsidR="0064138B">
        <w:instrText xml:space="preserve"> Sustainability Competencies: Turning from Input Focus to Outcome Orientation","title-short":"Application-Oriented Development of Outcome Indicators for Measuring Students</w:instrText>
      </w:r>
      <w:r w:rsidR="0064138B">
        <w:instrText>’</w:instrText>
      </w:r>
      <w:r w:rsidR="0064138B">
        <w:instrText xml:space="preserve"> Sustainability Competencies","URL":"https://doi.org/10.1007/978-3-031-09112-4_15","author":[{"family":"Waltner","given":"Eva-Maria"},{"family":"Overbeck","given":"Anne"},{"family":"Rie</w:instrText>
      </w:r>
      <w:r w:rsidR="0064138B">
        <w:instrText>ß</w:instrText>
      </w:r>
      <w:r w:rsidR="0064138B">
        <w:instrText>","given":"Werner"}],"editor":[{"family":"Karaarslan-Semiz","given":"G</w:instrText>
      </w:r>
      <w:r w:rsidR="0064138B">
        <w:instrText>ü</w:instrText>
      </w:r>
      <w:r w:rsidR="0064138B">
        <w:instrText xml:space="preserve">liz"}],"accessed":{"date-parts":[["2024",1,23]]},"issued":{"date-parts":[["2022"]]}}}],"schema":"https://github.com/citation-style-language/schema/raw/master/csl-citation.json"} </w:instrText>
      </w:r>
      <w:r w:rsidR="0064138B">
        <w:fldChar w:fldCharType="separate"/>
      </w:r>
      <w:r w:rsidR="0064138B" w:rsidRPr="005B0DB9">
        <w:rPr>
          <w:rFonts w:ascii="Calibri" w:hAnsi="Calibri" w:cs="Calibri"/>
        </w:rPr>
        <w:t>(Waltner et al., 2022)</w:t>
      </w:r>
      <w:r w:rsidR="0064138B">
        <w:fldChar w:fldCharType="end"/>
      </w:r>
      <w:r w:rsidR="0064138B">
        <w:t xml:space="preserve">. </w:t>
      </w:r>
      <w:r w:rsidR="004121A2">
        <w:t>In terms of methods to promote those goals, there seems to be scientific agreement.</w:t>
      </w:r>
      <w:r w:rsidR="007F3D36">
        <w:t xml:space="preserve"> These methods include i</w:t>
      </w:r>
      <w:r w:rsidR="00137C96">
        <w:t>nnovative,</w:t>
      </w:r>
      <w:r w:rsidR="007F3D36">
        <w:t xml:space="preserve"> participative learning,</w:t>
      </w:r>
      <w:r w:rsidR="00137C96">
        <w:t xml:space="preserve"> service-learning, portfolio-work, project work, roll- and </w:t>
      </w:r>
      <w:r w:rsidR="00881595">
        <w:t>plan games</w:t>
      </w:r>
      <w:r w:rsidR="00137C96">
        <w:t>,</w:t>
      </w:r>
      <w:r w:rsidR="00881595">
        <w:t xml:space="preserve"> and</w:t>
      </w:r>
      <w:r w:rsidR="00137C96">
        <w:t xml:space="preserve"> problem-based learning</w:t>
      </w:r>
      <w:r w:rsidR="007F3D36">
        <w:t xml:space="preserve"> </w:t>
      </w:r>
      <w:r w:rsidR="007F3D36">
        <w:fldChar w:fldCharType="begin"/>
      </w:r>
      <w:r w:rsidR="007F3D36">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w:instrText>
      </w:r>
      <w:r w:rsidR="007F3D36">
        <w:instrText>ü</w:instrText>
      </w:r>
      <w:r w:rsidR="007F3D36">
        <w:instrText xml:space="preserve">r nachhaltige Entwicklung wirksam unterrichtet werden?","author":[{"family":"Riess","given":"Werner"}],"issued":{"date-parts":[["2021"]]}}}],"schema":"https://github.com/citation-style-language/schema/raw/master/csl-citation.json"} </w:instrText>
      </w:r>
      <w:r w:rsidR="007F3D36">
        <w:fldChar w:fldCharType="separate"/>
      </w:r>
      <w:r w:rsidR="007F3D36" w:rsidRPr="007F3D36">
        <w:rPr>
          <w:rFonts w:ascii="Calibri" w:hAnsi="Calibri" w:cs="Calibri"/>
        </w:rPr>
        <w:t>(Riess, 2021)</w:t>
      </w:r>
      <w:r w:rsidR="007F3D36">
        <w:fldChar w:fldCharType="end"/>
      </w:r>
      <w:r w:rsidR="00137C96">
        <w:t xml:space="preserve">. </w:t>
      </w:r>
      <w:r w:rsidR="004121A2">
        <w:t>The little e</w:t>
      </w:r>
      <w:r w:rsidR="00A4635C">
        <w:t>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BUGEN). Th</w:t>
      </w:r>
      <w:r w:rsidR="009E40E6">
        <w:t>ese results</w:t>
      </w:r>
      <w:r w:rsidR="00A4635C">
        <w:t xml:space="preserve"> exemplif</w:t>
      </w:r>
      <w:r w:rsidR="009E40E6">
        <w:t>y</w:t>
      </w:r>
      <w:r w:rsidR="00A4635C">
        <w:t xml:space="preserve"> the knowledge-behavio</w:t>
      </w:r>
      <w:r w:rsidR="004121A2">
        <w:t>u</w:t>
      </w:r>
      <w:r w:rsidR="00A4635C">
        <w:t>r gap</w:t>
      </w:r>
      <w:r w:rsidR="00F431A8">
        <w:t xml:space="preserve">. However, </w:t>
      </w:r>
      <w:r w:rsidR="003549C3">
        <w:t xml:space="preserve">as these results are based on a school year, it remains interesting to empirically measure the attribution of specific ESD interventions which </w:t>
      </w:r>
      <w:r w:rsidR="004C3028">
        <w:t>employ innovative methods.</w:t>
      </w:r>
      <w:r w:rsidR="004D31C3">
        <w:t xml:space="preserve"> Especially participation can play a key role in fostering motivation of students. Contributing factors include </w:t>
      </w:r>
      <w:r w:rsidR="00D163D5">
        <w:t>to have an own choice and learning together in a group (Rie</w:t>
      </w:r>
      <w:r w:rsidR="00D163D5">
        <w:t>ß</w:t>
      </w:r>
      <w:r w:rsidR="00D163D5">
        <w:t xml:space="preserve"> et al, 2021). Probably appropriate methods include contexts in which the learner can contribute to decide about the sustainable aspects of the institution.</w:t>
      </w:r>
    </w:p>
    <w:p w14:paraId="48953E30" w14:textId="7AC7F53A" w:rsidR="00B94953" w:rsidRDefault="00137C96" w:rsidP="001C3F39">
      <w:r>
        <w:t xml:space="preserve">Some of the challenges of assessing the impact of ESD interventions include the operationalisation and measurements. </w:t>
      </w:r>
      <w:r w:rsidR="00540AC2">
        <w:t xml:space="preserve">For achieving sustainability competences of students, empirically measuring </w:t>
      </w:r>
      <w:r w:rsidR="00540AC2">
        <w:lastRenderedPageBreak/>
        <w:t>precise goal specifications and operationalisations are needed in order to capture the underlying construct.</w:t>
      </w:r>
      <w:r w:rsidR="00B15E1E">
        <w:t xml:space="preserve"> + long-term?!</w:t>
      </w:r>
      <w:r w:rsidR="003300EF">
        <w:t xml:space="preserve"> + outside projects</w:t>
      </w:r>
    </w:p>
    <w:p w14:paraId="087AA653" w14:textId="14683378" w:rsidR="000076D0" w:rsidRDefault="00D344CB" w:rsidP="00F67323">
      <w:r>
        <w:t xml:space="preserve">Sustainability competence interplays with real environment and the perceived feeling of being able to change it. </w:t>
      </w:r>
      <w:r w:rsidR="00452CA9">
        <w:t xml:space="preserve">The component of climate-friendly behavior, is not only influenced by the education intervention. </w:t>
      </w:r>
      <w:r w:rsidR="0033021E">
        <w:t xml:space="preserve">Behaviour is influenced by </w:t>
      </w:r>
      <w:r w:rsidR="007E3E04">
        <w:t>knowledge and motivational aspects which first form behavioural intentions. Furthermore, external factors can also influence the sustainability-relevance behaviour. These external factors include behavioural offers, situational conditions, social norms and lifestyle of the social environment</w:t>
      </w:r>
      <w:r w:rsidR="007C2A44">
        <w:t xml:space="preserve"> (RIESS, 2021). </w:t>
      </w:r>
      <w:r w:rsidR="0003520D">
        <w:t xml:space="preserve">Looking at only climate attitudes and behaviours might be a bit short-sided then. Complementary assessment could include self-efficacy beliefs, which capture the extent to which an actor believes that can achieve a goal with a certain action (Hammand et al). </w:t>
      </w:r>
      <w:r w:rsidR="00137ECA">
        <w:t>This also plays in the debate of whether certain normative behaviours can and should be goals of ESD interventions. Going from ESD1 to ESD2. Capturing self-efficacy might be a nice way to understand the interplay of motivation of the students and their (imposed/ structural) environment.</w:t>
      </w:r>
    </w:p>
    <w:p w14:paraId="65D818D8" w14:textId="0610DB27" w:rsidR="002D4EF1" w:rsidRPr="008B7A90" w:rsidRDefault="003174B9" w:rsidP="002D4EF1">
      <w:r>
        <w:t xml:space="preserve">Considering increased self-efficacy through participatory and experiential as an aim of SDE interventions brings up the question of operationalising </w:t>
      </w:r>
      <w:r w:rsidR="00A0542F">
        <w:t xml:space="preserve">measurement of </w:t>
      </w:r>
      <w:r>
        <w:t>self-efficacy</w:t>
      </w:r>
      <w:r w:rsidR="00A0542F">
        <w:t xml:space="preserve"> as well as its relation to pedagogical approaches and which other factors might influence it</w:t>
      </w:r>
      <w:r>
        <w:t>.</w:t>
      </w:r>
      <w:r w:rsidR="00A0542F">
        <w:t xml:space="preserve"> Recen</w:t>
      </w:r>
      <w:r w:rsidR="00824C63">
        <w:t>t theoretical developments have emphasised the importance of differentiating and including agents, actions and aims and different connections when analysing self-efficacy related within ecological and social context. Furthermore, the desirability of the aim and aim content might play a central role, when analysing</w:t>
      </w:r>
      <w:r>
        <w:t xml:space="preserve"> </w:t>
      </w:r>
      <w:r w:rsidR="00824C63">
        <w:t xml:space="preserve">self-efficacy. So far, research has focussed more on </w:t>
      </w:r>
      <w:r w:rsidR="000372CF">
        <w:t>individuals and has not yet considered the influence the environment (Whole School Approach) can play.</w:t>
      </w:r>
    </w:p>
    <w:p w14:paraId="1EF11A30" w14:textId="2BA4AE06" w:rsidR="00765764" w:rsidRPr="008B7A90" w:rsidRDefault="005D5136" w:rsidP="005D5136">
      <w:pPr>
        <w:pStyle w:val="Heading1"/>
      </w:pPr>
      <w:r w:rsidRPr="008B7A90">
        <w:t>Objectives and research questions</w:t>
      </w:r>
    </w:p>
    <w:p w14:paraId="38AB4783" w14:textId="0C7035E9" w:rsidR="00C52F9A" w:rsidRDefault="004432D6" w:rsidP="00C52F9A">
      <w:r>
        <w:t>My aim is to quantify how ESD interventions influence students</w:t>
      </w:r>
      <w:r>
        <w:t>’</w:t>
      </w:r>
      <w:r>
        <w:t xml:space="preserve"> sustainability competences over time. </w:t>
      </w:r>
      <w:r w:rsidR="004C4D88">
        <w:t xml:space="preserve">Existing empirical data of </w:t>
      </w:r>
      <w:r w:rsidR="00D941F6">
        <w:t xml:space="preserve">a defined external ESD intervention project of </w:t>
      </w:r>
      <w:r w:rsidR="004C4D88">
        <w:t xml:space="preserve">climate attitudes and climate behaviour and the opportunity for continuous data collection allow for </w:t>
      </w:r>
      <w:r w:rsidR="004C4D88" w:rsidRPr="00D941F6">
        <w:rPr>
          <w:b/>
          <w:bCs/>
        </w:rPr>
        <w:t>long term</w:t>
      </w:r>
      <w:r w:rsidR="004C4D88">
        <w:t xml:space="preserve"> assessments of sustainability competences over time. Recent theoretical developments on self-efficacy beliefs provide a new possibility to enrich the measurements </w:t>
      </w:r>
      <w:r w:rsidR="00E84384">
        <w:t xml:space="preserve">with these aspects. By integrating previous quantitative research from two schools with current, </w:t>
      </w:r>
      <w:r w:rsidR="003D22CB">
        <w:t xml:space="preserve">and theoretically comprehensive </w:t>
      </w:r>
      <w:r w:rsidR="00E84384">
        <w:t xml:space="preserve">data collection, my analysis provides </w:t>
      </w:r>
      <w:r w:rsidR="003D22CB">
        <w:t xml:space="preserve">insights into the </w:t>
      </w:r>
      <w:r w:rsidR="001B73DF">
        <w:t>effectiveness of ESD projects in enabling human agency</w:t>
      </w:r>
      <w:r w:rsidR="00324E26">
        <w:t>/ sustainability competences</w:t>
      </w:r>
      <w:r w:rsidR="001B73DF">
        <w:t xml:space="preserve"> of </w:t>
      </w:r>
      <w:r w:rsidR="009624DB">
        <w:t>high school</w:t>
      </w:r>
      <w:r w:rsidR="001B73DF">
        <w:t xml:space="preserve"> students.</w:t>
      </w:r>
    </w:p>
    <w:p w14:paraId="2BA36E5E" w14:textId="3A1A9C43" w:rsidR="00C52F9A" w:rsidRDefault="00C52F9A" w:rsidP="00C52F9A">
      <w:pPr>
        <w:pStyle w:val="ListParagraph"/>
        <w:numPr>
          <w:ilvl w:val="0"/>
          <w:numId w:val="11"/>
        </w:numPr>
      </w:pPr>
      <w:r>
        <w:t>Do students experience changes in climate attitude and behaviour over time?</w:t>
      </w:r>
      <w:r w:rsidR="00D728CE">
        <w:t>// How do sustainability competences (climate attitude and behaviour) among students change over time (through different phases of an ESD intervention)?</w:t>
      </w:r>
    </w:p>
    <w:p w14:paraId="0850F8FD" w14:textId="256CACB2" w:rsidR="00B32207" w:rsidRDefault="00B32207" w:rsidP="00B32207">
      <w:pPr>
        <w:pStyle w:val="ListParagraph"/>
        <w:numPr>
          <w:ilvl w:val="1"/>
          <w:numId w:val="11"/>
        </w:numPr>
      </w:pPr>
      <w:r>
        <w:t>How does the project evolution influence the magnitude of the changes in climate attitude and behaviour?</w:t>
      </w:r>
    </w:p>
    <w:p w14:paraId="286B2A1D" w14:textId="77777777" w:rsidR="00007088" w:rsidRDefault="00C52F9A" w:rsidP="00C52F9A">
      <w:pPr>
        <w:pStyle w:val="ListParagraph"/>
        <w:numPr>
          <w:ilvl w:val="0"/>
          <w:numId w:val="11"/>
        </w:numPr>
      </w:pPr>
      <w:r>
        <w:t>How do climate attitude and behaviour and self-efficacy beliefs respond to levels of involvement of the students?</w:t>
      </w:r>
    </w:p>
    <w:p w14:paraId="59F523FA" w14:textId="7F43FC22" w:rsidR="00B32207" w:rsidRDefault="00B32207" w:rsidP="00B32207">
      <w:pPr>
        <w:pStyle w:val="ListParagraph"/>
        <w:numPr>
          <w:ilvl w:val="1"/>
          <w:numId w:val="11"/>
        </w:numPr>
      </w:pPr>
      <w:r>
        <w:t>How does the project evolution influence the magnitude of the changes in climate attitude and behaviour?</w:t>
      </w:r>
    </w:p>
    <w:p w14:paraId="09EDA014" w14:textId="77777777" w:rsidR="00F37818" w:rsidRDefault="00007088" w:rsidP="00007088">
      <w:pPr>
        <w:pStyle w:val="ListParagraph"/>
        <w:numPr>
          <w:ilvl w:val="0"/>
          <w:numId w:val="11"/>
        </w:numPr>
      </w:pPr>
      <w:r>
        <w:t>How is climate attitude and behaviour influenced by self-efficacy beliefs?</w:t>
      </w:r>
    </w:p>
    <w:p w14:paraId="30EB99F6" w14:textId="77777777" w:rsidR="00791E6E" w:rsidRDefault="00F37818" w:rsidP="00F37818">
      <w:pPr>
        <w:pStyle w:val="ListParagraph"/>
        <w:numPr>
          <w:ilvl w:val="1"/>
          <w:numId w:val="11"/>
        </w:numPr>
      </w:pPr>
      <w:r>
        <w:t>How do desirability of the aim and group identification influence the magnitude of the self-efficacy beliefs?</w:t>
      </w:r>
    </w:p>
    <w:p w14:paraId="473608D2" w14:textId="77777777" w:rsidR="00791E6E" w:rsidRDefault="00791E6E" w:rsidP="00791E6E"/>
    <w:p w14:paraId="5375381E" w14:textId="77777777" w:rsidR="00791E6E" w:rsidRDefault="00791E6E" w:rsidP="00791E6E"/>
    <w:p w14:paraId="6B9E5A89" w14:textId="77777777" w:rsidR="00791E6E" w:rsidRDefault="00791E6E" w:rsidP="00791E6E">
      <w:r>
        <w:t>OR</w:t>
      </w:r>
    </w:p>
    <w:p w14:paraId="350419E7" w14:textId="77777777" w:rsidR="00791E6E" w:rsidRPr="00791E6E" w:rsidRDefault="00791E6E" w:rsidP="00791E6E">
      <w:pPr>
        <w:pStyle w:val="ListParagraph"/>
        <w:numPr>
          <w:ilvl w:val="0"/>
          <w:numId w:val="8"/>
        </w:numPr>
        <w:rPr>
          <w:i/>
          <w:iCs/>
        </w:rPr>
      </w:pPr>
      <w:r w:rsidRPr="00791E6E">
        <w:rPr>
          <w:i/>
          <w:iCs/>
        </w:rPr>
        <w:t>Do students with higher level of involvement in the ESD project experience more changes in climate attitude and behaviour over time than students with lower levels of involvement?</w:t>
      </w:r>
    </w:p>
    <w:p w14:paraId="79628E8D" w14:textId="77777777" w:rsidR="00791E6E" w:rsidRPr="00791E6E" w:rsidRDefault="00791E6E" w:rsidP="00791E6E">
      <w:pPr>
        <w:pStyle w:val="ListParagraph"/>
        <w:numPr>
          <w:ilvl w:val="1"/>
          <w:numId w:val="8"/>
        </w:numPr>
        <w:rPr>
          <w:i/>
          <w:iCs/>
        </w:rPr>
      </w:pPr>
      <w:r w:rsidRPr="00791E6E">
        <w:rPr>
          <w:i/>
          <w:iCs/>
        </w:rPr>
        <w:t>How does the project evolution influence the magnitude of the changes in climate attitude and behaviour?</w:t>
      </w:r>
      <w:r w:rsidRPr="00791E6E">
        <w:rPr>
          <w:i/>
          <w:iCs/>
        </w:rPr>
        <w:br/>
      </w:r>
    </w:p>
    <w:p w14:paraId="5503BD0B" w14:textId="77777777" w:rsidR="00791E6E" w:rsidRPr="00791E6E" w:rsidRDefault="00791E6E" w:rsidP="00791E6E">
      <w:pPr>
        <w:pStyle w:val="ListParagraph"/>
        <w:numPr>
          <w:ilvl w:val="0"/>
          <w:numId w:val="8"/>
        </w:numPr>
        <w:rPr>
          <w:i/>
          <w:iCs/>
        </w:rPr>
      </w:pPr>
      <w:r w:rsidRPr="00791E6E">
        <w:rPr>
          <w:i/>
          <w:iCs/>
        </w:rPr>
        <w:t>Do students with higher level of involvement in the ESD project experience higher (collective and individual) self-efficacy beliefs than students with lower levels of involvement?</w:t>
      </w:r>
    </w:p>
    <w:p w14:paraId="0B7838B9" w14:textId="77777777" w:rsidR="00791E6E" w:rsidRPr="00791E6E" w:rsidRDefault="00791E6E" w:rsidP="00791E6E">
      <w:pPr>
        <w:pStyle w:val="ListParagraph"/>
        <w:numPr>
          <w:ilvl w:val="1"/>
          <w:numId w:val="8"/>
        </w:numPr>
        <w:rPr>
          <w:i/>
          <w:iCs/>
        </w:rPr>
      </w:pPr>
      <w:r w:rsidRPr="00791E6E">
        <w:rPr>
          <w:i/>
          <w:iCs/>
        </w:rPr>
        <w:t>How do desirability of the aim and group identification influence the magnitude of the self-efficacy beliefs?</w:t>
      </w:r>
    </w:p>
    <w:p w14:paraId="1E24D000" w14:textId="77777777" w:rsidR="00791E6E" w:rsidRPr="00791E6E" w:rsidRDefault="00791E6E" w:rsidP="00791E6E">
      <w:pPr>
        <w:pStyle w:val="ListParagraph"/>
        <w:rPr>
          <w:i/>
          <w:iCs/>
        </w:rPr>
      </w:pPr>
    </w:p>
    <w:p w14:paraId="2BFB71FF" w14:textId="7FEC7A74" w:rsidR="00DC6032" w:rsidRDefault="00791E6E" w:rsidP="00791E6E">
      <w:pPr>
        <w:pStyle w:val="ListParagraph"/>
        <w:numPr>
          <w:ilvl w:val="0"/>
          <w:numId w:val="8"/>
        </w:numPr>
      </w:pPr>
      <w:r w:rsidRPr="00791E6E">
        <w:rPr>
          <w:i/>
          <w:iCs/>
        </w:rPr>
        <w:t>How are changes in climate attitude and behaviour influenced by (collective and individual) self-efficacy beliefs?</w:t>
      </w:r>
      <w:r w:rsidR="00D64733" w:rsidRPr="00791E6E">
        <w:rPr>
          <w:i/>
          <w:iCs/>
        </w:rPr>
        <w:br/>
      </w:r>
    </w:p>
    <w:p w14:paraId="6825875A" w14:textId="77777777" w:rsidR="00C00599" w:rsidRDefault="00C00599" w:rsidP="00C00599">
      <w:pPr>
        <w:pStyle w:val="ListParagraph"/>
      </w:pPr>
    </w:p>
    <w:p w14:paraId="6BE51D56" w14:textId="33A4DD35" w:rsidR="005D5136" w:rsidRPr="008B7A90" w:rsidRDefault="005D5136" w:rsidP="003F6E5B">
      <w:pPr>
        <w:pStyle w:val="Heading1"/>
      </w:pPr>
      <w:r w:rsidRPr="008B7A90">
        <w:t>Research hypotheses</w:t>
      </w:r>
      <w:r w:rsidR="00221B6F" w:rsidRPr="008B7A90">
        <w:t>/ p</w:t>
      </w:r>
      <w:r w:rsidRPr="008B7A90">
        <w:t>redictions?</w:t>
      </w:r>
    </w:p>
    <w:p w14:paraId="53E8CCDE" w14:textId="5564BE58" w:rsidR="005D5136" w:rsidRPr="008B7A90" w:rsidRDefault="005D5136" w:rsidP="003F6E5B">
      <w:pPr>
        <w:pStyle w:val="Heading1"/>
      </w:pPr>
      <w:r w:rsidRPr="008B7A90">
        <w:t>Methods</w:t>
      </w:r>
    </w:p>
    <w:p w14:paraId="21680F5C" w14:textId="2AC94525" w:rsidR="006C4F0E" w:rsidRDefault="0010279A" w:rsidP="0010279A">
      <w:pPr>
        <w:rPr>
          <w:i/>
          <w:iCs/>
        </w:rPr>
      </w:pPr>
      <w:r w:rsidRPr="009D32D2">
        <w:rPr>
          <w:i/>
          <w:iCs/>
        </w:rPr>
        <w:t xml:space="preserve">In my analysis I ask how </w:t>
      </w:r>
      <w:r w:rsidR="006C4F0E">
        <w:rPr>
          <w:i/>
          <w:iCs/>
        </w:rPr>
        <w:t>a</w:t>
      </w:r>
      <w:r w:rsidRPr="009D32D2">
        <w:rPr>
          <w:i/>
          <w:iCs/>
        </w:rPr>
        <w:t xml:space="preserve"> participative SDE-intervention influences </w:t>
      </w:r>
      <w:r w:rsidR="006C4F0E">
        <w:rPr>
          <w:i/>
          <w:iCs/>
        </w:rPr>
        <w:t>attitudinal, behavioural and self-effica</w:t>
      </w:r>
      <w:r w:rsidR="00D517F3">
        <w:rPr>
          <w:i/>
          <w:iCs/>
        </w:rPr>
        <w:t>cy</w:t>
      </w:r>
      <w:r w:rsidR="006C4F0E">
        <w:rPr>
          <w:i/>
          <w:iCs/>
        </w:rPr>
        <w:t xml:space="preserve"> components of sustainability competences over time.</w:t>
      </w:r>
      <w:r w:rsidRPr="009D32D2">
        <w:rPr>
          <w:i/>
          <w:iCs/>
        </w:rPr>
        <w:t xml:space="preserve"> I assess variation in </w:t>
      </w:r>
      <w:r w:rsidR="006C4F0E">
        <w:rPr>
          <w:i/>
          <w:iCs/>
        </w:rPr>
        <w:t>the level of involvement of the students</w:t>
      </w:r>
      <w:r w:rsidRPr="009D32D2">
        <w:rPr>
          <w:i/>
          <w:iCs/>
        </w:rPr>
        <w:t xml:space="preserve">. To quantitatively test the impact of SDE-interventions, I </w:t>
      </w:r>
      <w:r w:rsidR="00B40DB4">
        <w:rPr>
          <w:i/>
          <w:iCs/>
        </w:rPr>
        <w:t>will assess long-term effects by using</w:t>
      </w:r>
      <w:r w:rsidR="006C4F0E">
        <w:rPr>
          <w:i/>
          <w:iCs/>
        </w:rPr>
        <w:t xml:space="preserve"> existing data</w:t>
      </w:r>
      <w:r w:rsidR="00B40DB4">
        <w:rPr>
          <w:i/>
          <w:iCs/>
        </w:rPr>
        <w:t xml:space="preserve"> from a before-after self-reported survey on behavioural and attitudinal data </w:t>
      </w:r>
      <w:r w:rsidR="00AE4D19">
        <w:rPr>
          <w:i/>
          <w:iCs/>
        </w:rPr>
        <w:t xml:space="preserve"> and proceeding data collection </w:t>
      </w:r>
      <w:r w:rsidR="00B40DB4">
        <w:rPr>
          <w:i/>
          <w:iCs/>
        </w:rPr>
        <w:t xml:space="preserve">with </w:t>
      </w:r>
      <w:r w:rsidR="00AE4D19">
        <w:rPr>
          <w:i/>
          <w:iCs/>
        </w:rPr>
        <w:t>the same survey at approximately one year after the last assessment. Furthermore, I will complement data collection with a survey on self-efficacy.</w:t>
      </w:r>
    </w:p>
    <w:p w14:paraId="39455815" w14:textId="296AC3FC" w:rsidR="00D12F85" w:rsidRDefault="00D12F85" w:rsidP="003601BF">
      <w:pPr>
        <w:pStyle w:val="Heading2"/>
      </w:pPr>
      <w:r>
        <w:t>Existing data “before-after” su</w:t>
      </w:r>
      <w:r w:rsidR="00CF0321">
        <w:t>r</w:t>
      </w:r>
      <w:r>
        <w:t>vey</w:t>
      </w:r>
    </w:p>
    <w:p w14:paraId="0D98428A" w14:textId="772E031A" w:rsidR="00800E85" w:rsidRDefault="00800E85" w:rsidP="00D12F85">
      <w: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conducted at two participating schools. The surveyed students were divided into three distinctive groups, according to their level of participation (see description of level of involvement in the project description in annex XX). </w:t>
      </w:r>
      <w:r w:rsidR="0065020C">
        <w:t xml:space="preserve">The data collection was conducted between </w:t>
      </w:r>
      <w:r w:rsidR="00350641">
        <w:t>February and Mai 2023</w:t>
      </w:r>
      <w:r w:rsidR="00FF76A2">
        <w:t xml:space="preserve"> (the later date also marking the official ending of the project from the view of the students)</w:t>
      </w:r>
      <w:r w:rsidR="009F390E">
        <w:t xml:space="preserve"> (REF PAULI)</w:t>
      </w:r>
      <w:r w:rsidR="00A87DEE">
        <w:t xml:space="preserve">. Thereby, the next data collection point will be approximately one year after the end of the project. </w:t>
      </w:r>
    </w:p>
    <w:p w14:paraId="07A430E2" w14:textId="4F1CC874" w:rsidR="00A87DEE" w:rsidRDefault="00A87DEE" w:rsidP="00D12F85">
      <w:r>
        <w:t xml:space="preserve">The survey was designed based on the theory of planned behaviour. It included elements of attitudes, subjective norms, perceived behaviour control, intentions, and behaviour. The results </w:t>
      </w:r>
      <w:r w:rsidR="00324A25">
        <w:t xml:space="preserve">showed that climate awareness and action were increased through active participation (highest level </w:t>
      </w:r>
      <w:r w:rsidR="00324A25">
        <w:lastRenderedPageBreak/>
        <w:t xml:space="preserve">of involvement). There were mixed results regarding the lower level of involvement and the effect on climate attitude and behaviour. </w:t>
      </w:r>
    </w:p>
    <w:p w14:paraId="41A42ACE" w14:textId="374FDB2E" w:rsidR="00D12F85" w:rsidRPr="00D12F85" w:rsidRDefault="00CD5AEB" w:rsidP="00D12F85">
      <w:r>
        <w:t>+ confirmation of project as being participative and ESD?</w:t>
      </w:r>
    </w:p>
    <w:p w14:paraId="6AD772CA" w14:textId="3401F286" w:rsidR="003601BF" w:rsidRDefault="003601BF" w:rsidP="003601BF">
      <w:pPr>
        <w:pStyle w:val="Heading2"/>
      </w:pPr>
      <w:r>
        <w:t>Project description “KlimaRatSchule”</w:t>
      </w:r>
      <w:r w:rsidR="00E920CB">
        <w:t xml:space="preserve"> (later in Annex?)</w:t>
      </w:r>
    </w:p>
    <w:p w14:paraId="3C954519" w14:textId="298D7949" w:rsidR="00284B83" w:rsidRPr="00284B83" w:rsidRDefault="006D1FF6" w:rsidP="00284B83">
      <w:pPr>
        <w:pStyle w:val="Heading3"/>
      </w:pPr>
      <w:r w:rsidRPr="00692A8C">
        <w:rPr>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t>Aims</w:t>
      </w:r>
    </w:p>
    <w:p w14:paraId="328F7B49" w14:textId="3A3970A2" w:rsidR="002A10D9" w:rsidRDefault="002A10D9" w:rsidP="002A10D9">
      <w:r>
        <w:t>“</w:t>
      </w:r>
      <w:r>
        <w:t>The KlimaRatSchul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w:t>
      </w:r>
      <w:r>
        <w:t>”</w:t>
      </w:r>
      <w:r>
        <w:t xml:space="preserve"> (KRS Projektbeschreibung, 2024)</w:t>
      </w:r>
      <w:r w:rsidR="00D77FB5">
        <w:t>.</w:t>
      </w:r>
    </w:p>
    <w:p w14:paraId="74FB3851" w14:textId="7823F208" w:rsidR="00D77FB5" w:rsidRDefault="00284B83" w:rsidP="00284B83">
      <w:pPr>
        <w:pStyle w:val="Heading3"/>
      </w:pPr>
      <w:r>
        <w:t xml:space="preserve">Project stages and </w:t>
      </w:r>
      <w:r w:rsidR="002C3DCA">
        <w:t xml:space="preserve">resulting </w:t>
      </w:r>
      <w:r>
        <w:t>students’ level of involvement</w:t>
      </w:r>
    </w:p>
    <w:p w14:paraId="556A12CE" w14:textId="33D14C41" w:rsidR="00B75BB1" w:rsidRPr="00250D80" w:rsidRDefault="008243DF" w:rsidP="00B75BB1">
      <w:pPr>
        <w:rPr>
          <w:i/>
          <w:iCs/>
        </w:rPr>
      </w:pPr>
      <w:r w:rsidRPr="00250D80">
        <w:rPr>
          <w:i/>
          <w:iCs/>
        </w:rPr>
        <w:t>The project can be divided into three phases from the students points of view. In the first phase, a voluntary student team is formed, the so called KRS-expert group. This group receives an introduction 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250D80" w:rsidRDefault="00B831AF" w:rsidP="00B75BB1">
      <w:pPr>
        <w:rPr>
          <w:i/>
          <w:iCs/>
        </w:rPr>
      </w:pPr>
      <w:r w:rsidRPr="00250D80">
        <w:rPr>
          <w:i/>
          <w:iCs/>
        </w:rPr>
        <w:t>The second phase includes a micro-citizen report, which was adapted to the school context and is therefore called "Micro-citizen report for schools" (MBGS) (KlimaRatSchule, 2022, p. 1). This is a democratic process in which randomly selected pupils discuss relevant issues and problems and develop solutions.</w:t>
      </w:r>
    </w:p>
    <w:p w14:paraId="76983052" w14:textId="77777777" w:rsidR="00250D80" w:rsidRPr="00250D80" w:rsidRDefault="00250D80" w:rsidP="00250D80">
      <w:pPr>
        <w:rPr>
          <w:i/>
          <w:iCs/>
        </w:rPr>
      </w:pPr>
      <w:r w:rsidRPr="00250D80">
        <w:rPr>
          <w:i/>
          <w:iCs/>
        </w:rPr>
        <w:t>First, 50 pupils are randomly selected and divided into two equal groups on the day of the MBGS. Each of these two groups deals with two areas of activity in parallel in two rounds, so that the four areas of 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Default="00250D80" w:rsidP="00250D80">
      <w:pPr>
        <w:rPr>
          <w:i/>
          <w:iCs/>
        </w:rPr>
      </w:pPr>
      <w:r w:rsidRPr="00250D80">
        <w:rPr>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1BF32E28" w:rsidR="00250D80" w:rsidRDefault="006A6E9C" w:rsidP="00250D80">
      <w:pPr>
        <w:rPr>
          <w:i/>
          <w:iCs/>
        </w:rPr>
      </w:pPr>
      <w:r w:rsidRPr="006A6E9C">
        <w:rPr>
          <w:i/>
          <w:iCs/>
        </w:rPr>
        <w:t>The participation of pupil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Default="006A6E9C" w:rsidP="00250D80">
      <w:pPr>
        <w:rPr>
          <w:i/>
          <w:iCs/>
        </w:rPr>
      </w:pPr>
      <w:r w:rsidRPr="006A6E9C">
        <w:rPr>
          <w:i/>
          <w:iCs/>
        </w:rPr>
        <w:lastRenderedPageBreak/>
        <w:t>The third phase includes the creation of a roadmap with concrete goals and steps for more climate protection at the school (KlimaRatSchule,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00FFE541" w:rsidR="00B4711F" w:rsidRDefault="00B4711F" w:rsidP="00250D80">
      <w:pPr>
        <w:rPr>
          <w:i/>
          <w:iCs/>
        </w:rPr>
      </w:pPr>
      <w:r>
        <w:rPr>
          <w:i/>
          <w:iCs/>
        </w:rPr>
        <w:t>The levels of involvement are resulting from the different project phases and are summarised in the table below (REF PAULI)</w:t>
      </w:r>
    </w:p>
    <w:p w14:paraId="4954E307" w14:textId="570A09E3" w:rsidR="00B4711F" w:rsidRPr="00250D80" w:rsidRDefault="00B4711F" w:rsidP="00250D80">
      <w:pPr>
        <w:rPr>
          <w:i/>
          <w:iCs/>
        </w:rPr>
      </w:pPr>
      <w:r w:rsidRPr="00B4711F">
        <w:rPr>
          <w:i/>
          <w:iCs/>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457965CD" w14:textId="77777777" w:rsidR="002A10D9" w:rsidRDefault="002A10D9" w:rsidP="002A10D9"/>
    <w:p w14:paraId="2013933F" w14:textId="386425CC" w:rsidR="003601BF" w:rsidRDefault="00D50AC2" w:rsidP="003601BF">
      <w:r w:rsidRPr="00D50AC2">
        <w:rPr>
          <w:noProof/>
        </w:rPr>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0"/>
                    <a:stretch>
                      <a:fillRect/>
                    </a:stretch>
                  </pic:blipFill>
                  <pic:spPr>
                    <a:xfrm>
                      <a:off x="0" y="0"/>
                      <a:ext cx="3626036" cy="4267419"/>
                    </a:xfrm>
                    <a:prstGeom prst="rect">
                      <a:avLst/>
                    </a:prstGeom>
                  </pic:spPr>
                </pic:pic>
              </a:graphicData>
            </a:graphic>
          </wp:inline>
        </w:drawing>
      </w:r>
    </w:p>
    <w:p w14:paraId="52550188" w14:textId="77777777" w:rsidR="00C71989" w:rsidRDefault="00C71989" w:rsidP="003601BF"/>
    <w:p w14:paraId="7023983C" w14:textId="0A269F2D" w:rsidR="0010279A" w:rsidRDefault="00C71989" w:rsidP="00C71989">
      <w:pPr>
        <w:pStyle w:val="Heading3"/>
      </w:pPr>
      <w:r>
        <w:t>Data collection at schools and their description</w:t>
      </w:r>
    </w:p>
    <w:p w14:paraId="01BAF40A" w14:textId="5C82B625" w:rsidR="00C71989" w:rsidRPr="00C71989" w:rsidRDefault="00447C53" w:rsidP="00C71989">
      <w:r w:rsidRPr="00447C53">
        <w:t xml:space="preserve">The impact evaluation is being carried out at two of the participating schools in the Freiburg area, which are supervised by the registered association Solare Zukunft. The </w:t>
      </w:r>
      <w:r w:rsidR="00331658">
        <w:t>students</w:t>
      </w:r>
      <w:r w:rsidRPr="00447C53">
        <w:t xml:space="preserve"> of the two schools </w:t>
      </w:r>
      <w:r w:rsidRPr="00447C53">
        <w:lastRenderedPageBreak/>
        <w:t>started the project in January 2023 and will continue to work on it in the coming years. The main part of the project will take place between January and the end of the school year in July 2023.</w:t>
      </w:r>
    </w:p>
    <w:p w14:paraId="207A8538" w14:textId="126DD2FF" w:rsidR="0010279A" w:rsidRDefault="00232CAD" w:rsidP="00232CAD">
      <w:pPr>
        <w:pStyle w:val="Heading3"/>
      </w:pPr>
      <w:r w:rsidRPr="008B7A90">
        <w:t>Survey</w:t>
      </w:r>
      <w:r w:rsidR="003C4ADF">
        <w:t>s</w:t>
      </w:r>
    </w:p>
    <w:p w14:paraId="1D67B514" w14:textId="3BE45AA0" w:rsidR="008A7DD2" w:rsidRPr="008A7DD2" w:rsidRDefault="008A7DD2" w:rsidP="008A7DD2">
      <w:pPr>
        <w:pStyle w:val="Heading4"/>
      </w:pPr>
      <w:r>
        <w:t>Climate attitude and behaviour</w:t>
      </w:r>
    </w:p>
    <w:p w14:paraId="587759A4" w14:textId="1DE6FE8B" w:rsidR="008A7DD2" w:rsidRDefault="008A7DD2">
      <w:r>
        <w:t>From previous master thesis and conducted at two schools with two points of measurement:</w:t>
      </w:r>
      <w:r w:rsidRPr="008A7DD2">
        <w:rPr>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1"/>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2"/>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3"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4" o:title=""/>
                </v:shape>
                <w10:anchorlock/>
              </v:group>
            </w:pict>
          </mc:Fallback>
        </mc:AlternateContent>
      </w:r>
    </w:p>
    <w:p w14:paraId="75EBDF86" w14:textId="47CB2C7B" w:rsidR="008A7DD2" w:rsidRDefault="008A7DD2" w:rsidP="008A7DD2">
      <w:pPr>
        <w:pStyle w:val="Heading4"/>
      </w:pPr>
      <w:r>
        <w:t>Self-efficacy beliefs</w:t>
      </w:r>
    </w:p>
    <w:p w14:paraId="64C2A842" w14:textId="77777777" w:rsidR="003C4ADF" w:rsidRDefault="003C4ADF" w:rsidP="003C4ADF">
      <w:pPr>
        <w:rPr>
          <w:b/>
          <w:bCs/>
        </w:rPr>
      </w:pPr>
      <w:r>
        <w:rPr>
          <w:b/>
          <w:bCs/>
        </w:rPr>
        <w:t>Selbstwirksamkeit nach Triple A Framework (Hamann et al., 2023)</w:t>
      </w:r>
    </w:p>
    <w:p w14:paraId="1ABDDADF" w14:textId="77777777" w:rsidR="003C4ADF" w:rsidRDefault="003C4ADF" w:rsidP="003C4ADF">
      <w:r>
        <w:t>Nun kommen ein paar Fragen zu deiner pers</w:t>
      </w:r>
      <w:r>
        <w:t>ö</w:t>
      </w:r>
      <w:r>
        <w:t>nlichen Meinung. Hier gibt es keine richtigen oder falschen Antworten. Gib bitte ehrlich und spontan an, was du dar</w:t>
      </w:r>
      <w:r>
        <w:t>ü</w:t>
      </w:r>
      <w:r>
        <w:t>ber denkst.</w:t>
      </w:r>
    </w:p>
    <w:p w14:paraId="00827043" w14:textId="77777777" w:rsidR="003C4ADF" w:rsidRDefault="003C4ADF" w:rsidP="003C4ADF">
      <w:pPr>
        <w:pStyle w:val="ListParagraph"/>
        <w:numPr>
          <w:ilvl w:val="0"/>
          <w:numId w:val="10"/>
        </w:numPr>
        <w:spacing w:line="256" w:lineRule="auto"/>
      </w:pPr>
      <w:r>
        <w:lastRenderedPageBreak/>
        <w:t>Ich glaube, dass meine eigenen Handlungen einen Beitrag zum Klimaschutz leisten k</w:t>
      </w:r>
      <w:r>
        <w:t>ö</w:t>
      </w:r>
      <w:r>
        <w:t>nnen.</w:t>
      </w:r>
      <w:r>
        <w:t> </w:t>
      </w:r>
      <w:r>
        <w:t>(Agent-aim)</w:t>
      </w:r>
    </w:p>
    <w:p w14:paraId="27196640" w14:textId="77777777" w:rsidR="003C4ADF" w:rsidRDefault="003C4ADF" w:rsidP="003C4ADF">
      <w:pPr>
        <w:pStyle w:val="ListParagraph"/>
        <w:numPr>
          <w:ilvl w:val="0"/>
          <w:numId w:val="10"/>
        </w:numPr>
        <w:spacing w:line="256" w:lineRule="auto"/>
      </w:pPr>
      <w:r>
        <w:t xml:space="preserve">Ich glaube, dass ich den Klimaschutz vorantreiben kann, indem ich in meinem Umfeld </w:t>
      </w:r>
      <w:r>
        <w:t>ü</w:t>
      </w:r>
      <w:r>
        <w:t>ber den Klimawandel aufkl</w:t>
      </w:r>
      <w:r>
        <w:t>ä</w:t>
      </w:r>
      <w:r>
        <w:t>re. (Agent-action-aim)</w:t>
      </w:r>
    </w:p>
    <w:p w14:paraId="147469AA" w14:textId="77777777" w:rsidR="003C4ADF" w:rsidRDefault="003C4ADF" w:rsidP="003C4ADF">
      <w:pPr>
        <w:pStyle w:val="ListParagraph"/>
        <w:numPr>
          <w:ilvl w:val="0"/>
          <w:numId w:val="10"/>
        </w:numPr>
        <w:spacing w:line="256" w:lineRule="auto"/>
      </w:pPr>
      <w:r>
        <w:t>Ich glaube nicht, dass ich in der Lage bin, mich f</w:t>
      </w:r>
      <w:r>
        <w:t>ü</w:t>
      </w:r>
      <w:r>
        <w:t xml:space="preserve">r den Klimaschutz einzusetzen. (Agent-action) </w:t>
      </w:r>
      <w:r>
        <w:rPr>
          <w:i/>
        </w:rPr>
        <w:t>INVERS</w:t>
      </w:r>
    </w:p>
    <w:p w14:paraId="51065784" w14:textId="77777777" w:rsidR="003C4ADF" w:rsidRDefault="003C4ADF" w:rsidP="003C4ADF">
      <w:pPr>
        <w:pStyle w:val="ListParagraph"/>
        <w:numPr>
          <w:ilvl w:val="0"/>
          <w:numId w:val="10"/>
        </w:numPr>
        <w:spacing w:line="256" w:lineRule="auto"/>
      </w:pPr>
      <w:r>
        <w:t xml:space="preserve">Ich glaube, dass ich dazu in der Lage bin, andere davon zu </w:t>
      </w:r>
      <w:r>
        <w:t>ü</w:t>
      </w:r>
      <w:r>
        <w:t>berzeugen, sich f</w:t>
      </w:r>
      <w:r>
        <w:t>ü</w:t>
      </w:r>
      <w:r>
        <w:t>r mehr Klimaschutz einzusetzen. (Agent-action-aim)</w:t>
      </w:r>
    </w:p>
    <w:p w14:paraId="7B584059" w14:textId="77777777" w:rsidR="003C4ADF" w:rsidRDefault="003C4ADF" w:rsidP="003C4ADF">
      <w:pPr>
        <w:pStyle w:val="ListParagraph"/>
        <w:numPr>
          <w:ilvl w:val="0"/>
          <w:numId w:val="10"/>
        </w:numPr>
        <w:spacing w:line="256" w:lineRule="auto"/>
      </w:pPr>
      <w:r>
        <w:t>Ich glaube nicht, dass ich M</w:t>
      </w:r>
      <w:r>
        <w:t>ö</w:t>
      </w:r>
      <w:r>
        <w:t xml:space="preserve">glichkeiten habe, einen Einfluss auf den Klimawandel zu nehmen. (Agent-aim) </w:t>
      </w:r>
      <w:r>
        <w:rPr>
          <w:i/>
        </w:rPr>
        <w:t>INVERS</w:t>
      </w:r>
    </w:p>
    <w:p w14:paraId="03A99351" w14:textId="77777777" w:rsidR="003C4ADF" w:rsidRDefault="003C4ADF" w:rsidP="003C4ADF">
      <w:pPr>
        <w:pStyle w:val="ListParagraph"/>
        <w:numPr>
          <w:ilvl w:val="0"/>
          <w:numId w:val="10"/>
        </w:numPr>
        <w:spacing w:line="256" w:lineRule="auto"/>
      </w:pPr>
      <w:r>
        <w:t>Ich glaube, dass ich beeinflussen kann, wie entscheidungstragende Personen oder Organisationen bezogen auf den Klimaschutz handeln. (Agent-action)</w:t>
      </w:r>
    </w:p>
    <w:p w14:paraId="1B853D01" w14:textId="77777777" w:rsidR="003C4ADF" w:rsidRDefault="003C4ADF" w:rsidP="003C4ADF">
      <w:pPr>
        <w:pStyle w:val="ListParagraph"/>
        <w:numPr>
          <w:ilvl w:val="0"/>
          <w:numId w:val="10"/>
        </w:numPr>
        <w:spacing w:line="256" w:lineRule="auto"/>
      </w:pPr>
      <w:r>
        <w:t>Ich glaube, dass ich entscheidungstragende Personen oder Organisationen dabei unterst</w:t>
      </w:r>
      <w:r>
        <w:t>ü</w:t>
      </w:r>
      <w:r>
        <w:t>tzen kann, sich f</w:t>
      </w:r>
      <w:r>
        <w:t>ü</w:t>
      </w:r>
      <w:r>
        <w:t>r Klimaschutz einzusetzen. (Agent-action-aim)</w:t>
      </w:r>
    </w:p>
    <w:p w14:paraId="61821A24" w14:textId="77777777" w:rsidR="003C4ADF" w:rsidRDefault="003C4ADF" w:rsidP="003C4ADF">
      <w:pPr>
        <w:pStyle w:val="ListParagraph"/>
        <w:numPr>
          <w:ilvl w:val="0"/>
          <w:numId w:val="10"/>
        </w:numPr>
        <w:spacing w:line="256" w:lineRule="auto"/>
      </w:pPr>
      <w:r>
        <w:t>Ich glaube, dass ich mich in Zusammenarbeit mit anderen sinnvoll f</w:t>
      </w:r>
      <w:r>
        <w:t>ü</w:t>
      </w:r>
      <w:r>
        <w:t>r den Klimaschutz engagieren kann. (Agent-aim)</w:t>
      </w:r>
    </w:p>
    <w:p w14:paraId="5731BB8E" w14:textId="77777777" w:rsidR="003C4ADF" w:rsidRDefault="003C4ADF" w:rsidP="003C4ADF"/>
    <w:p w14:paraId="29F526AE" w14:textId="77777777" w:rsidR="003C4ADF" w:rsidRDefault="003C4ADF" w:rsidP="003C4ADF">
      <w:r>
        <w:t>Beantwortung auf 7-stufiger Skala:</w:t>
      </w:r>
    </w:p>
    <w:p w14:paraId="3CD9B0DC" w14:textId="77777777" w:rsidR="003C4ADF" w:rsidRDefault="003C4ADF" w:rsidP="003C4ADF">
      <w:r>
        <w:t>1 = Stimme gar nicht zu, 4 = Teils/teils, 7 = Stimme voll und ganz zu</w:t>
      </w:r>
    </w:p>
    <w:p w14:paraId="2797E13E" w14:textId="77777777" w:rsidR="008A7DD2" w:rsidRDefault="008A7DD2" w:rsidP="008A7DD2"/>
    <w:p w14:paraId="41F37B65" w14:textId="7782E4F7" w:rsidR="00AD3190" w:rsidRPr="00AD3190" w:rsidRDefault="00AD3190" w:rsidP="004D5C88">
      <w:pPr>
        <w:pStyle w:val="Heading2"/>
      </w:pPr>
      <w:r w:rsidRPr="00AD3190">
        <w:t>Statistical analysis</w:t>
      </w:r>
    </w:p>
    <w:p w14:paraId="4FA2B79B" w14:textId="544BF7F3" w:rsidR="00AD3190" w:rsidRDefault="00AD3190" w:rsidP="00AD3190">
      <w:r>
        <w:t xml:space="preserve">All statistical analysis will be conducted in R version 4.0.2. </w:t>
      </w:r>
    </w:p>
    <w:p w14:paraId="5B95E1FB" w14:textId="730BBF6D" w:rsidR="00AD3190" w:rsidRDefault="00AD3190" w:rsidP="00AD3190">
      <w:r>
        <w:t xml:space="preserve">I will model climate behaviour/ attitude/ self-efficacy beliefs as the response variable. Level of involvement, XXX .The random term in my model will be XXX. </w:t>
      </w:r>
    </w:p>
    <w:p w14:paraId="42A30200" w14:textId="35E2E503" w:rsidR="00AD3190" w:rsidRDefault="00AD3190" w:rsidP="00AD3190">
      <w:r>
        <w:t>I will apply the same model approach for climate attitude/ self-efficacy beliefs accordingly.</w:t>
      </w:r>
    </w:p>
    <w:p w14:paraId="4D2C8A92" w14:textId="3F2EB5FA" w:rsidR="00AD3190" w:rsidRPr="00AD3190" w:rsidRDefault="00AD3190" w:rsidP="004D5C88">
      <w:pPr>
        <w:pStyle w:val="Heading1"/>
      </w:pPr>
      <w:r w:rsidRPr="00AD3190">
        <w:t>References</w:t>
      </w:r>
    </w:p>
    <w:p w14:paraId="015312FC" w14:textId="22B01737" w:rsidR="005D5136" w:rsidRPr="008B7A90" w:rsidRDefault="005D5136" w:rsidP="003F6E5B">
      <w:pPr>
        <w:pStyle w:val="Heading1"/>
      </w:pPr>
      <w:r w:rsidRPr="008B7A90">
        <w:t>Proposed timetable</w:t>
      </w:r>
    </w:p>
    <w:p w14:paraId="4584C0EB" w14:textId="3E198C0A" w:rsidR="00EE37CD" w:rsidRPr="001F1F7C" w:rsidRDefault="00A45BA3">
      <w:r w:rsidRPr="008B7A90">
        <w:rPr>
          <w:noProof/>
        </w:rPr>
        <w:drawing>
          <wp:anchor distT="0" distB="0" distL="114300" distR="114300" simplePos="0" relativeHeight="251658240" behindDoc="0" locked="0" layoutInCell="1" allowOverlap="1" wp14:anchorId="15C11DEE" wp14:editId="4F2731F2">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sectPr w:rsidR="00EE37CD" w:rsidRPr="001F1F7C" w:rsidSect="0038705E">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CF760" w14:textId="77777777" w:rsidR="0038705E" w:rsidRPr="008B7A90" w:rsidRDefault="0038705E" w:rsidP="00902116">
      <w:pPr>
        <w:spacing w:after="0" w:line="240" w:lineRule="auto"/>
      </w:pPr>
      <w:r w:rsidRPr="008B7A90">
        <w:separator/>
      </w:r>
    </w:p>
  </w:endnote>
  <w:endnote w:type="continuationSeparator" w:id="0">
    <w:p w14:paraId="4F2F8B25" w14:textId="77777777" w:rsidR="0038705E" w:rsidRPr="008B7A90" w:rsidRDefault="0038705E"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A9D6A" w14:textId="77777777" w:rsidR="0038705E" w:rsidRPr="008B7A90" w:rsidRDefault="0038705E" w:rsidP="00902116">
      <w:pPr>
        <w:spacing w:after="0" w:line="240" w:lineRule="auto"/>
      </w:pPr>
      <w:r w:rsidRPr="008B7A90">
        <w:separator/>
      </w:r>
    </w:p>
  </w:footnote>
  <w:footnote w:type="continuationSeparator" w:id="0">
    <w:p w14:paraId="3E62A645" w14:textId="77777777" w:rsidR="0038705E" w:rsidRPr="008B7A90" w:rsidRDefault="0038705E"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62D1"/>
    <w:rsid w:val="0003520D"/>
    <w:rsid w:val="000372CF"/>
    <w:rsid w:val="00040C63"/>
    <w:rsid w:val="00042D03"/>
    <w:rsid w:val="0005210D"/>
    <w:rsid w:val="00075FDC"/>
    <w:rsid w:val="0008447A"/>
    <w:rsid w:val="00084CAA"/>
    <w:rsid w:val="00094521"/>
    <w:rsid w:val="0009532F"/>
    <w:rsid w:val="000A3811"/>
    <w:rsid w:val="000B23C4"/>
    <w:rsid w:val="000B2CC3"/>
    <w:rsid w:val="000C55C0"/>
    <w:rsid w:val="000D11A2"/>
    <w:rsid w:val="000E01CA"/>
    <w:rsid w:val="000E056E"/>
    <w:rsid w:val="0010279A"/>
    <w:rsid w:val="00122A46"/>
    <w:rsid w:val="00123DC5"/>
    <w:rsid w:val="0013275D"/>
    <w:rsid w:val="00137C96"/>
    <w:rsid w:val="00137ECA"/>
    <w:rsid w:val="00153229"/>
    <w:rsid w:val="00165553"/>
    <w:rsid w:val="00181880"/>
    <w:rsid w:val="00184E32"/>
    <w:rsid w:val="00192B72"/>
    <w:rsid w:val="001B2965"/>
    <w:rsid w:val="001B44C9"/>
    <w:rsid w:val="001B73DF"/>
    <w:rsid w:val="001C3F39"/>
    <w:rsid w:val="001E06C2"/>
    <w:rsid w:val="001F1F7C"/>
    <w:rsid w:val="00202121"/>
    <w:rsid w:val="00204BB8"/>
    <w:rsid w:val="00212F14"/>
    <w:rsid w:val="00221B6F"/>
    <w:rsid w:val="00232CAD"/>
    <w:rsid w:val="0024281F"/>
    <w:rsid w:val="00250D80"/>
    <w:rsid w:val="002529E8"/>
    <w:rsid w:val="002619F3"/>
    <w:rsid w:val="00276CA1"/>
    <w:rsid w:val="00277B53"/>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9C3"/>
    <w:rsid w:val="003601BF"/>
    <w:rsid w:val="00384706"/>
    <w:rsid w:val="0038705E"/>
    <w:rsid w:val="0039107E"/>
    <w:rsid w:val="003925D9"/>
    <w:rsid w:val="00396D30"/>
    <w:rsid w:val="003A4141"/>
    <w:rsid w:val="003A6590"/>
    <w:rsid w:val="003B3B53"/>
    <w:rsid w:val="003C12D0"/>
    <w:rsid w:val="003C30EF"/>
    <w:rsid w:val="003C4ADF"/>
    <w:rsid w:val="003D22CB"/>
    <w:rsid w:val="003F0653"/>
    <w:rsid w:val="003F1389"/>
    <w:rsid w:val="003F2BF1"/>
    <w:rsid w:val="003F6E5B"/>
    <w:rsid w:val="0040628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7DA9"/>
    <w:rsid w:val="004B00E6"/>
    <w:rsid w:val="004C3028"/>
    <w:rsid w:val="004C4D88"/>
    <w:rsid w:val="004D31C3"/>
    <w:rsid w:val="004D5173"/>
    <w:rsid w:val="004D5C88"/>
    <w:rsid w:val="004F540A"/>
    <w:rsid w:val="004F7A97"/>
    <w:rsid w:val="00503745"/>
    <w:rsid w:val="00524DBF"/>
    <w:rsid w:val="00533D8E"/>
    <w:rsid w:val="00540AC2"/>
    <w:rsid w:val="005444A9"/>
    <w:rsid w:val="0055593E"/>
    <w:rsid w:val="00584A8F"/>
    <w:rsid w:val="005921C8"/>
    <w:rsid w:val="005A0FA8"/>
    <w:rsid w:val="005B0DB9"/>
    <w:rsid w:val="005B1534"/>
    <w:rsid w:val="005D5136"/>
    <w:rsid w:val="005E0B33"/>
    <w:rsid w:val="005E2B1D"/>
    <w:rsid w:val="005F2A0B"/>
    <w:rsid w:val="005F5C2E"/>
    <w:rsid w:val="00601D95"/>
    <w:rsid w:val="00617470"/>
    <w:rsid w:val="00622660"/>
    <w:rsid w:val="00626214"/>
    <w:rsid w:val="00630658"/>
    <w:rsid w:val="0063405B"/>
    <w:rsid w:val="006407DA"/>
    <w:rsid w:val="0064138B"/>
    <w:rsid w:val="0065020C"/>
    <w:rsid w:val="00656862"/>
    <w:rsid w:val="00657A94"/>
    <w:rsid w:val="00660846"/>
    <w:rsid w:val="006624D5"/>
    <w:rsid w:val="00692A8C"/>
    <w:rsid w:val="00693AD7"/>
    <w:rsid w:val="00694EE0"/>
    <w:rsid w:val="00696E4C"/>
    <w:rsid w:val="006A6E9C"/>
    <w:rsid w:val="006A75C2"/>
    <w:rsid w:val="006C1630"/>
    <w:rsid w:val="006C4F0E"/>
    <w:rsid w:val="006D16B3"/>
    <w:rsid w:val="006D174E"/>
    <w:rsid w:val="006D1FF6"/>
    <w:rsid w:val="006E2EF7"/>
    <w:rsid w:val="00701190"/>
    <w:rsid w:val="00703288"/>
    <w:rsid w:val="00713E20"/>
    <w:rsid w:val="007150E3"/>
    <w:rsid w:val="007267DA"/>
    <w:rsid w:val="00731CDE"/>
    <w:rsid w:val="007473F0"/>
    <w:rsid w:val="00747576"/>
    <w:rsid w:val="007652F1"/>
    <w:rsid w:val="00765764"/>
    <w:rsid w:val="007712BF"/>
    <w:rsid w:val="00777C8D"/>
    <w:rsid w:val="00791E6E"/>
    <w:rsid w:val="007B1A2E"/>
    <w:rsid w:val="007B3B49"/>
    <w:rsid w:val="007C2A44"/>
    <w:rsid w:val="007C535D"/>
    <w:rsid w:val="007C7C5C"/>
    <w:rsid w:val="007E3E04"/>
    <w:rsid w:val="007F3D36"/>
    <w:rsid w:val="00800E85"/>
    <w:rsid w:val="0080531B"/>
    <w:rsid w:val="00812242"/>
    <w:rsid w:val="00813F40"/>
    <w:rsid w:val="0081501F"/>
    <w:rsid w:val="008243DF"/>
    <w:rsid w:val="00824C63"/>
    <w:rsid w:val="00827605"/>
    <w:rsid w:val="00836A2D"/>
    <w:rsid w:val="00847666"/>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5BA3"/>
    <w:rsid w:val="00A4635C"/>
    <w:rsid w:val="00A53E32"/>
    <w:rsid w:val="00A8475B"/>
    <w:rsid w:val="00A864A5"/>
    <w:rsid w:val="00A87DEE"/>
    <w:rsid w:val="00A9278E"/>
    <w:rsid w:val="00AA3CA3"/>
    <w:rsid w:val="00AC24D4"/>
    <w:rsid w:val="00AD2627"/>
    <w:rsid w:val="00AD3190"/>
    <w:rsid w:val="00AE4D19"/>
    <w:rsid w:val="00B12F78"/>
    <w:rsid w:val="00B15E1E"/>
    <w:rsid w:val="00B24BBB"/>
    <w:rsid w:val="00B3138B"/>
    <w:rsid w:val="00B32207"/>
    <w:rsid w:val="00B40DB4"/>
    <w:rsid w:val="00B43D66"/>
    <w:rsid w:val="00B4711F"/>
    <w:rsid w:val="00B72A0B"/>
    <w:rsid w:val="00B75BB1"/>
    <w:rsid w:val="00B7697F"/>
    <w:rsid w:val="00B809F1"/>
    <w:rsid w:val="00B831AF"/>
    <w:rsid w:val="00B86F68"/>
    <w:rsid w:val="00B94953"/>
    <w:rsid w:val="00B94B4C"/>
    <w:rsid w:val="00B97CAF"/>
    <w:rsid w:val="00BA06C9"/>
    <w:rsid w:val="00BB417C"/>
    <w:rsid w:val="00BB51CC"/>
    <w:rsid w:val="00BC390B"/>
    <w:rsid w:val="00BC3F37"/>
    <w:rsid w:val="00BC6551"/>
    <w:rsid w:val="00BD6A33"/>
    <w:rsid w:val="00C00599"/>
    <w:rsid w:val="00C16284"/>
    <w:rsid w:val="00C20764"/>
    <w:rsid w:val="00C27D54"/>
    <w:rsid w:val="00C51BB0"/>
    <w:rsid w:val="00C52F9A"/>
    <w:rsid w:val="00C62AA0"/>
    <w:rsid w:val="00C6496D"/>
    <w:rsid w:val="00C71989"/>
    <w:rsid w:val="00C96AC8"/>
    <w:rsid w:val="00CA07AF"/>
    <w:rsid w:val="00CB7129"/>
    <w:rsid w:val="00CD5AEB"/>
    <w:rsid w:val="00CE334E"/>
    <w:rsid w:val="00CF0321"/>
    <w:rsid w:val="00CF21FD"/>
    <w:rsid w:val="00D0174E"/>
    <w:rsid w:val="00D1286C"/>
    <w:rsid w:val="00D12F85"/>
    <w:rsid w:val="00D163D5"/>
    <w:rsid w:val="00D223AF"/>
    <w:rsid w:val="00D22F0A"/>
    <w:rsid w:val="00D31F71"/>
    <w:rsid w:val="00D344CB"/>
    <w:rsid w:val="00D41846"/>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8763-4879-B04B-AE78CD22B1C8}"/>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8763-4879-B04B-AE78CD22B1C8}"/>
              </c:ext>
            </c:extLst>
          </c:dPt>
          <c:dPt>
            <c:idx val="12"/>
            <c:invertIfNegative val="0"/>
            <c:bubble3D val="0"/>
            <c:spPr>
              <a:solidFill>
                <a:srgbClr val="FF0000"/>
              </a:solidFill>
              <a:ln>
                <a:noFill/>
              </a:ln>
              <a:effectLst/>
            </c:spPr>
            <c:extLst>
              <c:ext xmlns:c16="http://schemas.microsoft.com/office/drawing/2014/chart" uri="{C3380CC4-5D6E-409C-BE32-E72D297353CC}">
                <c16:uniqueId val="{00000004-8763-4879-B04B-AE78CD22B1C8}"/>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8763-4879-B04B-AE78CD22B1C8}"/>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91</Words>
  <Characters>1989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292</cp:revision>
  <dcterms:created xsi:type="dcterms:W3CDTF">2024-02-26T12:14:00Z</dcterms:created>
  <dcterms:modified xsi:type="dcterms:W3CDTF">2024-03-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0"/&gt;&lt;prefs&gt;&lt;pref name="fieldType" value="Field"/&gt;&lt;/prefs&gt;&lt;/data&gt;</vt:lpwstr>
  </property>
</Properties>
</file>